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4"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50D110DC"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0659EB">
        <w:t>marine</w:t>
      </w:r>
      <w:r w:rsidR="00EC00FA" w:rsidRPr="004802C8">
        <w:t xml:space="preserve">”, which tracks individuals </w:t>
      </w:r>
      <w:r w:rsidR="00D92B6B" w:rsidRPr="004802C8">
        <w:t xml:space="preserve">from their first winter to when they return to the Yukon river mouth and are vulnerable to terminal harvest, </w:t>
      </w:r>
      <w:r w:rsidR="000659EB">
        <w:t>4</w:t>
      </w:r>
      <w:r w:rsidR="00EC00FA" w:rsidRPr="004802C8">
        <w:t>)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w:t>
      </w:r>
      <w:r w:rsidR="000659EB">
        <w:t>5</w:t>
      </w:r>
      <w:r w:rsidR="00EC00FA" w:rsidRPr="004802C8">
        <w:t xml:space="preserve">) “spawners”, which </w:t>
      </w:r>
      <w:r w:rsidR="00D92B6B" w:rsidRPr="004802C8">
        <w:t>are</w:t>
      </w:r>
      <w:r w:rsidR="00EC00FA" w:rsidRPr="004802C8">
        <w:t xml:space="preserve"> the fish that return back to the spawning grounds</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lastRenderedPageBreak/>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64EC2FD7"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 where high mortality occurs</w:t>
      </w:r>
      <w:r w:rsidR="000659EB">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513D173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r w:rsidR="005577D9">
        <w:t>The maturity schedule for Chum salmon was assumed to vary over time randomly, relative to an average maturity schedule.</w:t>
      </w:r>
      <w:r w:rsidR="00F55916">
        <w:t xml:space="preserve"> </w:t>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lastRenderedPageBreak/>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16DFE577"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Fish caught in this survey are allocated to genetic reporting groups</w:t>
      </w:r>
      <w:r w:rsidR="00395A14" w:rsidRPr="004802C8">
        <w:t xml:space="preserve"> using a spatial mixed stock analysis (MSA)</w:t>
      </w:r>
      <w:r w:rsidR="00AF63FE" w:rsidRPr="004802C8">
        <w:t xml:space="preserve"> (</w:t>
      </w:r>
      <w:r w:rsidR="00AF63FE" w:rsidRPr="004802C8">
        <w:rPr>
          <w:b/>
          <w:bCs/>
        </w:rPr>
        <w:t>CITE</w:t>
      </w:r>
      <w:r w:rsidR="00AF63FE" w:rsidRPr="004802C8">
        <w:t xml:space="preserve">, </w:t>
      </w:r>
      <w:r w:rsidR="00AF63FE" w:rsidRPr="004802C8">
        <w:rPr>
          <w:b/>
          <w:bCs/>
        </w:rPr>
        <w:t>Lee et al..?)</w:t>
      </w:r>
      <w:r w:rsidR="00395A14" w:rsidRPr="004802C8">
        <w:rPr>
          <w:b/>
          <w:bCs/>
        </w:rPr>
        <w:t>.</w:t>
      </w:r>
      <w:r w:rsidR="00395A14" w:rsidRPr="004802C8">
        <w:t xml:space="preserve"> The MSA has five reporting groups, including Yukon River fall chum salmon</w:t>
      </w:r>
      <w:r w:rsidR="002D7659">
        <w:t>. G</w:t>
      </w:r>
      <w:r w:rsidR="00395A14" w:rsidRPr="004802C8">
        <w:t xml:space="preserve">enotype and analysis are further detailed by </w:t>
      </w:r>
      <w:r w:rsidR="00395A14" w:rsidRPr="004802C8">
        <w:rPr>
          <w:b/>
          <w:bCs/>
        </w:rPr>
        <w:t>XX</w:t>
      </w:r>
      <w:r w:rsidR="00395A14" w:rsidRPr="004802C8">
        <w:t>.</w:t>
      </w:r>
    </w:p>
    <w:p w14:paraId="76171591" w14:textId="41271144"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r w:rsidR="0092445E" w:rsidRPr="004802C8">
        <w:lastRenderedPageBreak/>
        <w:t>Thus, t</w:t>
      </w:r>
      <w:r w:rsidR="00B142F6" w:rsidRPr="004802C8">
        <w:t xml:space="preserve">o </w:t>
      </w:r>
      <w:r w:rsidR="002D7659">
        <w:t>isolate</w:t>
      </w:r>
      <w:r w:rsidR="0092445E" w:rsidRPr="004802C8">
        <w:t xml:space="preserve"> an index for </w:t>
      </w:r>
      <w:r w:rsidR="00B142F6" w:rsidRPr="004802C8">
        <w:t xml:space="preserve">juvenile </w:t>
      </w:r>
      <w:r w:rsidR="00495D79" w:rsidRPr="004802C8">
        <w:t>f</w:t>
      </w:r>
      <w:r w:rsidR="00B142F6" w:rsidRPr="004802C8">
        <w:t xml:space="preserve">all </w:t>
      </w:r>
      <w:r w:rsidR="00495D79" w:rsidRPr="004802C8">
        <w:t>c</w:t>
      </w:r>
      <w:r w:rsidR="00B142F6" w:rsidRPr="004802C8">
        <w:t>hum salmon</w:t>
      </w:r>
      <w:r w:rsidR="002D7659">
        <w:t xml:space="preserve"> specifically</w:t>
      </w:r>
      <w:r w:rsidR="00B142F6" w:rsidRPr="004802C8">
        <w:t xml:space="preserve">, we utilized results from </w:t>
      </w:r>
      <w:r w:rsidR="00395A14" w:rsidRPr="004802C8">
        <w:t>the</w:t>
      </w:r>
      <w:r w:rsidR="00B142F6" w:rsidRPr="004802C8">
        <w:t xml:space="preserve"> MSA</w:t>
      </w:r>
      <w:r w:rsidR="00395A14" w:rsidRPr="004802C8">
        <w:t xml:space="preserve"> </w:t>
      </w:r>
      <w:r w:rsidR="00B142F6" w:rsidRPr="004802C8">
        <w:t>(</w:t>
      </w:r>
      <w:r w:rsidR="00B142F6" w:rsidRPr="004802C8">
        <w:rPr>
          <w:b/>
          <w:bCs/>
        </w:rPr>
        <w:t xml:space="preserve">Lee et al 2024??). </w:t>
      </w:r>
      <w:r w:rsidR="0092445E" w:rsidRPr="004802C8">
        <w:t xml:space="preserve">We multiplied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provided by the run reconstruction.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35D29CDA" w:rsidR="00592CA8" w:rsidRPr="004802C8" w:rsidRDefault="003B54AF" w:rsidP="002C4E3D">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r w:rsidR="00592CA8" w:rsidRPr="004802C8">
        <w:t xml:space="preserve">We considered four covariates </w:t>
      </w:r>
      <w:r w:rsidRPr="004802C8">
        <w:t>hypothesized to</w:t>
      </w:r>
      <w:r w:rsidR="00592CA8" w:rsidRPr="004802C8">
        <w:t xml:space="preserve"> impact juvenile salmon productivity from the egg stage to the end of their first </w:t>
      </w:r>
      <w:r w:rsidR="00592CA8" w:rsidRPr="004802C8">
        <w:lastRenderedPageBreak/>
        <w:t xml:space="preserve">summer at sea, including Yukon River </w:t>
      </w:r>
      <w:r w:rsidR="00E83FFC" w:rsidRPr="004802C8">
        <w:t>flow rates</w:t>
      </w:r>
      <w:r w:rsidR="00592CA8" w:rsidRPr="004802C8">
        <w:t xml:space="preserve">, cumulative degree days for sea surface temperatures in the Northern Bering Sea, pollock recruitment index and the mean spawner size trend </w:t>
      </w:r>
      <w:r w:rsidR="00D24714" w:rsidRPr="004802C8">
        <w:t>from</w:t>
      </w:r>
      <w:r w:rsidR="00592CA8" w:rsidRPr="004802C8">
        <w:t xml:space="preserve"> the parent generation.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1C442A47"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greater productivity</w:t>
      </w:r>
      <w:r w:rsidR="00DD3235" w:rsidRPr="004802C8">
        <w:t xml:space="preserve">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7FD68112" w:rsidR="00E91BE7" w:rsidRPr="004802C8" w:rsidRDefault="00DD3235" w:rsidP="00611CE6">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 xml:space="preserve">. </w:t>
      </w:r>
      <w:r w:rsidR="00066E44" w:rsidRPr="004802C8">
        <w:t xml:space="preserve">Young pollock represent a high-quality prey source for juvenile </w:t>
      </w:r>
      <w:r w:rsidR="002E5979">
        <w:t>C</w:t>
      </w:r>
      <w:r w:rsidR="00066E44" w:rsidRPr="004802C8">
        <w:t>hum</w:t>
      </w:r>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r w:rsidR="00170B26" w:rsidRPr="004802C8">
        <w:t xml:space="preserve">Finally, we included the mean trend in spawner size at age for spawners that returned during the </w:t>
      </w:r>
      <w:r w:rsidR="008341AE" w:rsidRPr="004802C8">
        <w:t xml:space="preserve">juvenile </w:t>
      </w:r>
      <w:r w:rsidR="00170B26" w:rsidRPr="004802C8">
        <w:t xml:space="preserve">brood year. Nonlinear trends in </w:t>
      </w:r>
      <w:r w:rsidR="0070147F">
        <w:t>C</w:t>
      </w:r>
      <w:r w:rsidR="00170B26" w:rsidRPr="004802C8">
        <w:t>hum salmon size at age can impact reproduction potential and effect productivity</w:t>
      </w:r>
      <w:r w:rsidR="0070147F">
        <w:t>.</w:t>
      </w:r>
      <w:r w:rsidR="00170B26" w:rsidRPr="004802C8">
        <w:t xml:space="preserve"> </w:t>
      </w:r>
      <w:r w:rsidR="0070147F">
        <w:t>W</w:t>
      </w:r>
      <w:r w:rsidR="00170B26" w:rsidRPr="004802C8">
        <w:t xml:space="preserve">e hypothesized a positive relationship between size and productivity where bigger fish produce more offspring and have greater reproductive success </w:t>
      </w:r>
      <w:r w:rsidR="00170B26"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sidRPr="004802C8">
        <w:fldChar w:fldCharType="separate"/>
      </w:r>
      <w:r w:rsidR="008341AE" w:rsidRPr="004802C8">
        <w:rPr>
          <w:noProof/>
        </w:rPr>
        <w:t>(Ohlberger et al. 2020, Oke et al. 2020, Feddern et al. 2024)</w:t>
      </w:r>
      <w:r w:rsidR="00170B26" w:rsidRPr="004802C8">
        <w:fldChar w:fldCharType="end"/>
      </w:r>
      <w:r w:rsidR="00170B26"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00170B26" w:rsidRPr="004802C8">
        <w:t>)</w:t>
      </w:r>
      <w:r w:rsidR="0070147F">
        <w:t>. W</w:t>
      </w:r>
      <w:r w:rsidR="00170B26" w:rsidRPr="004802C8">
        <w:t xml:space="preserve">e compiled Yukon River Chum salmon age and length data </w:t>
      </w:r>
      <w:r w:rsidR="0070147F">
        <w:t xml:space="preserve">spanning </w:t>
      </w:r>
      <w:r w:rsidR="00170B26"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00170B26" w:rsidRPr="004802C8">
        <w:t xml:space="preserve">. </w:t>
      </w:r>
    </w:p>
    <w:p w14:paraId="278C7F0B" w14:textId="24F778A1"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individuals leave the Bering Sea and typically head to the Gulf of Alaska and the Aleutian Peninsula,</w:t>
      </w:r>
      <w:r>
        <w:t xml:space="preserve"> where they feed and mature. </w:t>
      </w:r>
      <w:r w:rsidR="0032401E" w:rsidRPr="004802C8">
        <w:t xml:space="preserve">Covariates included in the marine adult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 xml:space="preserve">We included winter Eastern Aleutian CDD to represent the temperature conditions that young Yukon River Chum </w:t>
      </w:r>
      <w:r w:rsidR="005A4EBD" w:rsidRPr="004802C8">
        <w:lastRenderedPageBreak/>
        <w:t>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p>
    <w:p w14:paraId="71942CB0" w14:textId="09E04B46" w:rsidR="00E91BE7" w:rsidRPr="004802C8" w:rsidRDefault="004B0011" w:rsidP="008432BC">
      <w:pPr>
        <w:ind w:firstLine="720"/>
        <w:rPr>
          <w:rFonts w:eastAsiaTheme="minorEastAsia"/>
        </w:rPr>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lastRenderedPageBreak/>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4F2440C3" w14:textId="77777777" w:rsidR="001A3C64" w:rsidRPr="001A3C64" w:rsidRDefault="00AC2C20" w:rsidP="001A3C64">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1A3C64" w:rsidRPr="001A3C64">
        <w:t>Beamish RJ (2018) The Ocean Ecology of Pacific Salmon and Trout. American Fisheries Society, Bethesda Maryland.</w:t>
      </w:r>
    </w:p>
    <w:p w14:paraId="3CD549B0" w14:textId="77777777" w:rsidR="001A3C64" w:rsidRPr="001A3C64" w:rsidRDefault="001A3C64" w:rsidP="001A3C64">
      <w:pPr>
        <w:pStyle w:val="Bibliography"/>
      </w:pPr>
      <w:r w:rsidRPr="001A3C64">
        <w:t>Beamish RJ, Mahnken C (2001) A critical size and period hypothesis to explain natural regulation of salmon abundance and the linkage to climate and climate change. Progress in Oceanography 49:423–437.</w:t>
      </w:r>
    </w:p>
    <w:p w14:paraId="5D78BE67" w14:textId="77777777" w:rsidR="001A3C64" w:rsidRPr="001A3C64" w:rsidRDefault="001A3C64" w:rsidP="001A3C64">
      <w:pPr>
        <w:pStyle w:val="Bibliography"/>
      </w:pPr>
      <w:r w:rsidRPr="001A3C64">
        <w:t>Besbeas P, Freeman SN, Morgan BJT, Catchpole EA (2002) Integrating Mark–Recapture–Recovery and Census Data to Estimate Animal Abundance and Demographic Parameters. Biometrics 58:540–547.</w:t>
      </w:r>
    </w:p>
    <w:p w14:paraId="7C2D4A9C" w14:textId="77777777" w:rsidR="001A3C64" w:rsidRPr="001A3C64" w:rsidRDefault="001A3C64" w:rsidP="001A3C64">
      <w:pPr>
        <w:pStyle w:val="Bibliography"/>
      </w:pPr>
      <w:r w:rsidRPr="001A3C64">
        <w:t>Brooks SP, Gelman A (1998) General Methods for Monitoring Convergence of Iterative Simulations. Journal of Computational and Graphical Statistics 7:434–455.</w:t>
      </w:r>
    </w:p>
    <w:p w14:paraId="709430AA" w14:textId="77777777" w:rsidR="001A3C64" w:rsidRPr="001A3C64" w:rsidRDefault="001A3C64" w:rsidP="001A3C64">
      <w:pPr>
        <w:pStyle w:val="Bibliography"/>
      </w:pPr>
      <w:r w:rsidRPr="001A3C64">
        <w:t>Carpenter B, Gelman A, Hoffman MD, Lee D, Goodrich B, Betancourt M, Brubaker MA, Guo J, Li P, Riddell A (2017) Stan: A Probabilistic Programming Language. J Stat Softw 76:1.</w:t>
      </w:r>
    </w:p>
    <w:p w14:paraId="001BDC7A" w14:textId="77777777" w:rsidR="001A3C64" w:rsidRPr="001A3C64" w:rsidRDefault="001A3C64" w:rsidP="001A3C64">
      <w:pPr>
        <w:pStyle w:val="Bibliography"/>
      </w:pPr>
      <w:r w:rsidRPr="001A3C64">
        <w:t>Crozier LG, Burke BJ, Chasco BE, Widener DL, Zabel RW (2021) Climate change threatens Chinook salmon throughout their life cycle. Commun Biol 4:1–14.</w:t>
      </w:r>
    </w:p>
    <w:p w14:paraId="47E5EB64" w14:textId="77777777" w:rsidR="001A3C64" w:rsidRPr="001A3C64" w:rsidRDefault="001A3C64" w:rsidP="001A3C64">
      <w:pPr>
        <w:pStyle w:val="Bibliography"/>
      </w:pPr>
      <w:r w:rsidRPr="001A3C64">
        <w:t>Cunningham CJ, Westley PAH, Adkison MD (2018) Signals of large scale climate drivers, hatchery enhancement, and marine factors in Yukon River Chinook salmon survival revealed with a Bayesian life history model. Global Change Biology 24:4399–4416.</w:t>
      </w:r>
    </w:p>
    <w:p w14:paraId="5A844893" w14:textId="77777777" w:rsidR="001A3C64" w:rsidRPr="001A3C64" w:rsidRDefault="001A3C64" w:rsidP="001A3C64">
      <w:pPr>
        <w:pStyle w:val="Bibliography"/>
      </w:pPr>
      <w:r w:rsidRPr="001A3C64">
        <w:t>DeFilippo LB, Buehrens TW, Scheuerell M, Kendall NW, Schindler DE (2021) Improving short-term recruitment forecasts for coho salmon using a spatiotemporal integrated population model. Fisheries Research 242:106014.</w:t>
      </w:r>
    </w:p>
    <w:p w14:paraId="1FE11130" w14:textId="77777777" w:rsidR="001A3C64" w:rsidRPr="001A3C64" w:rsidRDefault="001A3C64" w:rsidP="001A3C64">
      <w:pPr>
        <w:pStyle w:val="Bibliography"/>
      </w:pPr>
      <w:r w:rsidRPr="001A3C64">
        <w:t>Farley E, Yasumiishi E, Murphy J, Strasburger W, Sewall F, Howard K, Garcia S, Moss J (2024) Critical periods in the marine life history of juvenile western Alaska chum salmon in a changing climate. Mar Ecol Prog Ser 726:149–160.</w:t>
      </w:r>
    </w:p>
    <w:p w14:paraId="185D137D" w14:textId="77777777" w:rsidR="001A3C64" w:rsidRPr="001A3C64" w:rsidRDefault="001A3C64" w:rsidP="001A3C64">
      <w:pPr>
        <w:pStyle w:val="Bibliography"/>
      </w:pPr>
      <w:r w:rsidRPr="001A3C64">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45C16CF7" w14:textId="77777777" w:rsidR="001A3C64" w:rsidRPr="001A3C64" w:rsidRDefault="001A3C64" w:rsidP="001A3C64">
      <w:pPr>
        <w:pStyle w:val="Bibliography"/>
      </w:pPr>
      <w:r w:rsidRPr="001A3C64">
        <w:t>Fleischman SJ, Borba BM (2009) Escapement estimation, spawner-recruit analysis, and escapement goal recommendation for fall chum salmon in the Yukon River drainage. Alaska Department of Fish and Game, Fishery Manuscript Series 09–08.</w:t>
      </w:r>
    </w:p>
    <w:p w14:paraId="287E0F4E" w14:textId="77777777" w:rsidR="001A3C64" w:rsidRPr="001A3C64" w:rsidRDefault="001A3C64" w:rsidP="001A3C64">
      <w:pPr>
        <w:pStyle w:val="Bibliography"/>
      </w:pPr>
      <w:r w:rsidRPr="001A3C64">
        <w:t>Gilk SE, Molyneaux DB, Hamazaki T, Pawluk JA, Templin WD (2009) Biological and Genetic Characteristics of Fall and Summer Chum Salmon in the Kuskokwim River, Alaska. 70:161–179.</w:t>
      </w:r>
    </w:p>
    <w:p w14:paraId="071DF96F" w14:textId="77777777" w:rsidR="001A3C64" w:rsidRPr="001A3C64" w:rsidRDefault="001A3C64" w:rsidP="001A3C64">
      <w:pPr>
        <w:pStyle w:val="Bibliography"/>
      </w:pPr>
      <w:r w:rsidRPr="001A3C64">
        <w:lastRenderedPageBreak/>
        <w:t>Ianelli J, Honkalehto T, Wassermann S, Lauffenburger N, McGilliard C, Siddon E (2023) Stock assessment for eastern Bering Sea walleye pollock. North Pacific Fishery Management Council, Anchorage, AK.</w:t>
      </w:r>
    </w:p>
    <w:p w14:paraId="23F6BF7D" w14:textId="77777777" w:rsidR="001A3C64" w:rsidRPr="001A3C64" w:rsidRDefault="001A3C64" w:rsidP="001A3C64">
      <w:pPr>
        <w:pStyle w:val="Bibliography"/>
      </w:pPr>
      <w:r w:rsidRPr="001A3C64">
        <w:t>Iino Y, Kitagawa T, Abe TK, Nagasaka T, Shimizu Y, Ota K, Kawashima T, Kawamura T (2022) Effect of food amount and temperature on growth rate and aerobic scope of juvenile chum salmon. Fish Sci 88:397–409.</w:t>
      </w:r>
    </w:p>
    <w:p w14:paraId="4C1CDFAC" w14:textId="77777777" w:rsidR="001A3C64" w:rsidRPr="001A3C64" w:rsidRDefault="001A3C64" w:rsidP="001A3C64">
      <w:pPr>
        <w:pStyle w:val="Bibliography"/>
      </w:pPr>
      <w:r w:rsidRPr="001A3C64">
        <w:t>Kaga T, Sato S, Azumaya T, Davis N, Fukuwaka M (2013) Lipid content of chum salmon Oncorhynchus keta affected by pink salmon O. gorbuscha abundance in the central Bering Sea. Mar Ecol Prog Ser 478:211–221.</w:t>
      </w:r>
    </w:p>
    <w:p w14:paraId="0ABDAB58" w14:textId="77777777" w:rsidR="001A3C64" w:rsidRPr="001A3C64" w:rsidRDefault="001A3C64" w:rsidP="001A3C64">
      <w:pPr>
        <w:pStyle w:val="Bibliography"/>
      </w:pPr>
      <w:r w:rsidRPr="001A3C64">
        <w:t>Kallioinen N, Paananen T, Bürkner P, Vehtari A (2023) Detecting and diagnosing prior and likelihood sensitivity with power-scaling. Statistics and Computing 34.</w:t>
      </w:r>
    </w:p>
    <w:p w14:paraId="29630AFD" w14:textId="77777777" w:rsidR="001A3C64" w:rsidRPr="001A3C64" w:rsidRDefault="001A3C64" w:rsidP="001A3C64">
      <w:pPr>
        <w:pStyle w:val="Bibliography"/>
      </w:pPr>
      <w:r w:rsidRPr="001A3C64">
        <w:t>Miller KB, Weiss CM (2023) Disentangling Population Level Differences in Juvenile Migration Phenology for Three Species of Salmon on the Yukon River. JMSE 11:589.</w:t>
      </w:r>
    </w:p>
    <w:p w14:paraId="57A95257" w14:textId="77777777" w:rsidR="001A3C64" w:rsidRPr="001A3C64" w:rsidRDefault="001A3C64" w:rsidP="001A3C64">
      <w:pPr>
        <w:pStyle w:val="Bibliography"/>
      </w:pPr>
      <w:r w:rsidRPr="001A3C64">
        <w:t>Moussalli E, Hilborn R (1986) Optimal Stock Size and Harvest Rate in Multistage Life History Models. Can J Fish Aquat Sci 43:135–141.</w:t>
      </w:r>
    </w:p>
    <w:p w14:paraId="15C8C9EC" w14:textId="77777777" w:rsidR="001A3C64" w:rsidRPr="001A3C64" w:rsidRDefault="001A3C64" w:rsidP="001A3C64">
      <w:pPr>
        <w:pStyle w:val="Bibliography"/>
      </w:pPr>
      <w:r w:rsidRPr="001A3C64">
        <w:t>Murphy J, Dimond A, Cooper D, Garcia S, Lee L, Clark J, Pinchuk A, Reedy T, Miller K, Howard K, Ferguson J, Strasburger W, Labunski E, Farley E (2021) Northern Bering Sea ecosystem and surface trawl cruise report,. US Department of Commerce; NOAA Tech. Memo.</w:t>
      </w:r>
    </w:p>
    <w:p w14:paraId="52F70EF1" w14:textId="77777777" w:rsidR="001A3C64" w:rsidRPr="001A3C64" w:rsidRDefault="001A3C64" w:rsidP="001A3C64">
      <w:pPr>
        <w:pStyle w:val="Bibliography"/>
      </w:pPr>
      <w:r w:rsidRPr="001A3C64">
        <w:t>Myers KW, Walker RV, Davis ND, Armstrong JL, Kaeriyama M (2009) High Seas Distribution, Biology, and Ecology of Arctic-Yukon-Kuskokwim Salmon: Direct Information from High Seas Tagging Experiments, 1954–2006. American Fisheries Society Symposium 70:201–239.</w:t>
      </w:r>
    </w:p>
    <w:p w14:paraId="6B0513D5" w14:textId="77777777" w:rsidR="001A3C64" w:rsidRPr="001A3C64" w:rsidRDefault="001A3C64" w:rsidP="001A3C64">
      <w:pPr>
        <w:pStyle w:val="Bibliography"/>
      </w:pPr>
      <w:r w:rsidRPr="001A3C64">
        <w:t>Neuswanger JR, Wipfli MS, Evenson MJ, Hughes NF, Rosenberger AE (2015) Low productivity of Chinook salmon strongly correlates with high summer stream discharge in two Alaskan rivers in the Yukon drainage. Can J Fish Aquat Sci 72:1125–1137.</w:t>
      </w:r>
    </w:p>
    <w:p w14:paraId="3CD6BBE1" w14:textId="77777777" w:rsidR="001A3C64" w:rsidRPr="001A3C64" w:rsidRDefault="001A3C64" w:rsidP="001A3C64">
      <w:pPr>
        <w:pStyle w:val="Bibliography"/>
      </w:pPr>
      <w:r w:rsidRPr="001A3C64">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4F276FD" w14:textId="77777777" w:rsidR="001A3C64" w:rsidRPr="001A3C64" w:rsidRDefault="001A3C64" w:rsidP="001A3C64">
      <w:pPr>
        <w:pStyle w:val="Bibliography"/>
      </w:pPr>
      <w:r w:rsidRPr="001A3C64">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4CB8FFE" w14:textId="77777777" w:rsidR="001A3C64" w:rsidRPr="001A3C64" w:rsidRDefault="001A3C64" w:rsidP="001A3C64">
      <w:pPr>
        <w:pStyle w:val="Bibliography"/>
      </w:pPr>
      <w:r w:rsidRPr="001A3C64">
        <w:t>Regehr EV, Hostetter NJ, Wilson RR, Rode KD, Martin MS, Converse SJ (2018) Integrated Population Modeling Provides the First Empirical Estimates of Vital Rates and Abundance for Polar Bears in the Chukchi Sea. Sci Rep 8:16780.</w:t>
      </w:r>
    </w:p>
    <w:p w14:paraId="005FD314" w14:textId="77777777" w:rsidR="001A3C64" w:rsidRPr="001A3C64" w:rsidRDefault="001A3C64" w:rsidP="001A3C64">
      <w:pPr>
        <w:pStyle w:val="Bibliography"/>
      </w:pPr>
      <w:r w:rsidRPr="001A3C64">
        <w:t>Ruggerone GT, Zimmermann M, Myers KW, Nielsen JL, Rogers DE (2003) Competition between Asian pink salmon (Oncorhynchus gorbuscha) and Alaskan sockeye salmon (O. nerka) in the North Pacific Ocean. Fisheries Oceanography 12:209–219.</w:t>
      </w:r>
    </w:p>
    <w:p w14:paraId="77314489" w14:textId="77777777" w:rsidR="001A3C64" w:rsidRPr="001A3C64" w:rsidRDefault="001A3C64" w:rsidP="001A3C64">
      <w:pPr>
        <w:pStyle w:val="Bibliography"/>
      </w:pPr>
      <w:r w:rsidRPr="001A3C64">
        <w:t>Schaub M, Abadi F (2011) Integrated population models: a novel analysis framework for deeper insights into population dynamics. J Ornithol 152:227–237.</w:t>
      </w:r>
    </w:p>
    <w:p w14:paraId="381F244C" w14:textId="77777777" w:rsidR="001A3C64" w:rsidRPr="001A3C64" w:rsidRDefault="001A3C64" w:rsidP="001A3C64">
      <w:pPr>
        <w:pStyle w:val="Bibliography"/>
      </w:pPr>
      <w:r w:rsidRPr="001A3C64">
        <w:t>Scheuerell M, Ruff C, Anderson J, Beamer E (2020) An integrated population model for estimating the relative effects of natural and anthropogenic factors on a threatened population of steelhead trout. Journal of Applied Ecology 58.</w:t>
      </w:r>
    </w:p>
    <w:p w14:paraId="1DC0484F" w14:textId="77777777" w:rsidR="001A3C64" w:rsidRPr="001A3C64" w:rsidRDefault="001A3C64" w:rsidP="001A3C64">
      <w:pPr>
        <w:pStyle w:val="Bibliography"/>
      </w:pPr>
      <w:r w:rsidRPr="001A3C64">
        <w:t>Stan Development Team (2024) RStan: the R interface to Stan. R package version 2.26.24.</w:t>
      </w:r>
    </w:p>
    <w:p w14:paraId="74A2CA39" w14:textId="77777777" w:rsidR="001A3C64" w:rsidRPr="001A3C64" w:rsidRDefault="001A3C64" w:rsidP="001A3C64">
      <w:pPr>
        <w:pStyle w:val="Bibliography"/>
      </w:pPr>
      <w:r w:rsidRPr="001A3C64">
        <w:lastRenderedPageBreak/>
        <w:t>Thorson JT (2019) Guidance for decisions using the Vector Autoregressive Spatio-Temporal (VAST) package in stock, ecosystem, habitat and climate assessments. Fisheries Research 210:143–161.</w:t>
      </w:r>
    </w:p>
    <w:p w14:paraId="657F9934" w14:textId="25F029D6"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400A0"/>
    <w:rsid w:val="000659EB"/>
    <w:rsid w:val="00066E44"/>
    <w:rsid w:val="00081562"/>
    <w:rsid w:val="000975C4"/>
    <w:rsid w:val="000B5C5D"/>
    <w:rsid w:val="000D22DB"/>
    <w:rsid w:val="000D676B"/>
    <w:rsid w:val="000E2DB7"/>
    <w:rsid w:val="000F6DEF"/>
    <w:rsid w:val="001310C7"/>
    <w:rsid w:val="00132EC8"/>
    <w:rsid w:val="0014771D"/>
    <w:rsid w:val="00170B26"/>
    <w:rsid w:val="00195882"/>
    <w:rsid w:val="001A20B5"/>
    <w:rsid w:val="001A3C64"/>
    <w:rsid w:val="001D2C1A"/>
    <w:rsid w:val="00213D47"/>
    <w:rsid w:val="00230037"/>
    <w:rsid w:val="002473E7"/>
    <w:rsid w:val="00257ACD"/>
    <w:rsid w:val="002761EE"/>
    <w:rsid w:val="00286587"/>
    <w:rsid w:val="0029518D"/>
    <w:rsid w:val="002A359C"/>
    <w:rsid w:val="002B497A"/>
    <w:rsid w:val="002C3A62"/>
    <w:rsid w:val="002C4E3D"/>
    <w:rsid w:val="002D085C"/>
    <w:rsid w:val="002D2452"/>
    <w:rsid w:val="002D7659"/>
    <w:rsid w:val="002E2AEE"/>
    <w:rsid w:val="002E5979"/>
    <w:rsid w:val="00316CF2"/>
    <w:rsid w:val="0032401E"/>
    <w:rsid w:val="00343398"/>
    <w:rsid w:val="00345AEA"/>
    <w:rsid w:val="00356E89"/>
    <w:rsid w:val="00361875"/>
    <w:rsid w:val="00362C50"/>
    <w:rsid w:val="00382C08"/>
    <w:rsid w:val="00395A14"/>
    <w:rsid w:val="003A11BE"/>
    <w:rsid w:val="003B54AF"/>
    <w:rsid w:val="003B708B"/>
    <w:rsid w:val="003C26FA"/>
    <w:rsid w:val="003C439E"/>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F0DE5"/>
    <w:rsid w:val="004F527E"/>
    <w:rsid w:val="00544ABE"/>
    <w:rsid w:val="005506DF"/>
    <w:rsid w:val="005524AD"/>
    <w:rsid w:val="00552E6E"/>
    <w:rsid w:val="005577D9"/>
    <w:rsid w:val="005615E2"/>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D5A52"/>
    <w:rsid w:val="006E1DC1"/>
    <w:rsid w:val="006E741F"/>
    <w:rsid w:val="0070147F"/>
    <w:rsid w:val="00702D2C"/>
    <w:rsid w:val="0070480A"/>
    <w:rsid w:val="00720B2A"/>
    <w:rsid w:val="00722CB1"/>
    <w:rsid w:val="00765F20"/>
    <w:rsid w:val="00771106"/>
    <w:rsid w:val="007A5FD1"/>
    <w:rsid w:val="007B5C82"/>
    <w:rsid w:val="007C0CB3"/>
    <w:rsid w:val="00811DC9"/>
    <w:rsid w:val="008219BE"/>
    <w:rsid w:val="008341AE"/>
    <w:rsid w:val="008432BC"/>
    <w:rsid w:val="00855916"/>
    <w:rsid w:val="008B68D8"/>
    <w:rsid w:val="00906669"/>
    <w:rsid w:val="00906AAA"/>
    <w:rsid w:val="009168D7"/>
    <w:rsid w:val="0092445E"/>
    <w:rsid w:val="00941D1E"/>
    <w:rsid w:val="0094469E"/>
    <w:rsid w:val="00952A2D"/>
    <w:rsid w:val="00957C4C"/>
    <w:rsid w:val="0096149F"/>
    <w:rsid w:val="00971C02"/>
    <w:rsid w:val="00975CB3"/>
    <w:rsid w:val="00997244"/>
    <w:rsid w:val="00997EF9"/>
    <w:rsid w:val="009A08FE"/>
    <w:rsid w:val="009A380A"/>
    <w:rsid w:val="009A440C"/>
    <w:rsid w:val="009B4C20"/>
    <w:rsid w:val="009D19E4"/>
    <w:rsid w:val="009D6107"/>
    <w:rsid w:val="00A1278F"/>
    <w:rsid w:val="00A16908"/>
    <w:rsid w:val="00A427B2"/>
    <w:rsid w:val="00A52601"/>
    <w:rsid w:val="00A71B1B"/>
    <w:rsid w:val="00A76D65"/>
    <w:rsid w:val="00A84F11"/>
    <w:rsid w:val="00A90A94"/>
    <w:rsid w:val="00AC089D"/>
    <w:rsid w:val="00AC2C20"/>
    <w:rsid w:val="00AF3D67"/>
    <w:rsid w:val="00AF3F1B"/>
    <w:rsid w:val="00AF3F85"/>
    <w:rsid w:val="00AF63FE"/>
    <w:rsid w:val="00B01843"/>
    <w:rsid w:val="00B142F6"/>
    <w:rsid w:val="00B179DE"/>
    <w:rsid w:val="00B471E3"/>
    <w:rsid w:val="00B85F75"/>
    <w:rsid w:val="00B9454F"/>
    <w:rsid w:val="00BA4315"/>
    <w:rsid w:val="00BB0DBB"/>
    <w:rsid w:val="00BB3403"/>
    <w:rsid w:val="00BC3349"/>
    <w:rsid w:val="00BC5615"/>
    <w:rsid w:val="00BD4B09"/>
    <w:rsid w:val="00BD6F38"/>
    <w:rsid w:val="00C029E5"/>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53ECE"/>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9</Pages>
  <Words>16162</Words>
  <Characters>92125</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1</cp:revision>
  <dcterms:created xsi:type="dcterms:W3CDTF">2024-12-03T22:20:00Z</dcterms:created>
  <dcterms:modified xsi:type="dcterms:W3CDTF">2024-12-17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